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32B04" w:rsidRPr="00A6475A" w:rsidRDefault="009D4936" w:rsidP="00564D0C">
      <w:pPr>
        <w:spacing w:after="0" w:line="240" w:lineRule="auto"/>
        <w:jc w:val="center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มนูอาหารสุขภาพสำหรับหญิงตั้งครรภ์</w:t>
      </w:r>
    </w:p>
    <w:p w:rsidR="009D4936" w:rsidRPr="00A6475A" w:rsidRDefault="009D4936" w:rsidP="00564D0C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ยำมะเขือเปราะ</w:t>
      </w:r>
    </w:p>
    <w:p w:rsidR="009D4936" w:rsidRPr="00A6475A" w:rsidRDefault="007547FD" w:rsidP="00564D0C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7547FD" w:rsidRPr="00A6475A" w:rsidRDefault="007547FD" w:rsidP="00564D0C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กุ้งสดแกะเปลือกผ่าเอาขี้ออกแล้ว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3</w:t>
      </w:r>
      <w:r w:rsidRPr="00A6475A">
        <w:rPr>
          <w:rFonts w:asciiTheme="majorBidi" w:hAnsiTheme="majorBidi" w:cstheme="majorBidi"/>
          <w:sz w:val="32"/>
          <w:szCs w:val="32"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>ขีด</w:t>
      </w:r>
    </w:p>
    <w:p w:rsidR="007547FD" w:rsidRPr="00A6475A" w:rsidRDefault="007547FD" w:rsidP="00564D0C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มะเขือเปราะลูกอ่อนๆ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10</w:t>
      </w:r>
      <w:r w:rsidRPr="00A6475A">
        <w:rPr>
          <w:rFonts w:asciiTheme="majorBidi" w:hAnsiTheme="majorBidi" w:cstheme="majorBidi"/>
          <w:sz w:val="32"/>
          <w:szCs w:val="32"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>ผล</w:t>
      </w:r>
    </w:p>
    <w:p w:rsidR="007547FD" w:rsidRPr="00A6475A" w:rsidRDefault="007547FD" w:rsidP="00564D0C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ใบสะระแหน่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ab/>
        <w:t>½</w:t>
      </w:r>
      <w:r w:rsidRPr="00A6475A">
        <w:rPr>
          <w:rFonts w:asciiTheme="majorBidi" w:hAnsiTheme="majorBidi" w:cstheme="majorBidi"/>
          <w:sz w:val="32"/>
          <w:szCs w:val="32"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>ถ้วยตวง</w:t>
      </w:r>
    </w:p>
    <w:p w:rsidR="00564D0C" w:rsidRPr="00A6475A" w:rsidRDefault="00564D0C" w:rsidP="00564D0C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หอมแดงซอย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5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หัว</w:t>
      </w:r>
    </w:p>
    <w:p w:rsidR="00564D0C" w:rsidRPr="00A6475A" w:rsidRDefault="00564D0C" w:rsidP="00564D0C">
      <w:pPr>
        <w:spacing w:after="0" w:line="240" w:lineRule="auto"/>
        <w:rPr>
          <w:rFonts w:asciiTheme="majorBidi" w:hAnsiTheme="majorBidi" w:cstheme="majorBidi"/>
          <w:sz w:val="32"/>
          <w:szCs w:val="32"/>
          <w:cs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น้ำยำ</w:t>
      </w:r>
    </w:p>
    <w:p w:rsidR="00564D0C" w:rsidRPr="00A6475A" w:rsidRDefault="00564D0C" w:rsidP="00564D0C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พริกขี้หนูสด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5-10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เม็ด</w:t>
      </w:r>
    </w:p>
    <w:p w:rsidR="00564D0C" w:rsidRPr="00A6475A" w:rsidRDefault="00564D0C" w:rsidP="00564D0C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กลือป่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½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ชา</w:t>
      </w:r>
    </w:p>
    <w:p w:rsidR="00564D0C" w:rsidRPr="00A6475A" w:rsidRDefault="00564D0C" w:rsidP="00564D0C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ปลา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564D0C" w:rsidRPr="00A6475A" w:rsidRDefault="00564D0C" w:rsidP="00564D0C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ตาลทราย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564D0C" w:rsidRPr="00A6475A" w:rsidRDefault="00564D0C" w:rsidP="00564D0C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มะนาว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564D0C" w:rsidRPr="00A6475A" w:rsidRDefault="00564D0C" w:rsidP="00564D0C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64D0C" w:rsidRPr="00A6475A" w:rsidRDefault="00564D0C" w:rsidP="00564D0C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564D0C" w:rsidRPr="00A6475A" w:rsidRDefault="00564D0C" w:rsidP="00564D0C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มะเขือเปราะ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่วยลดระดับน้ำตาลในเลือด ขับปัสสาวะ และอุดมไปด้วยวิตามินซี</w:t>
      </w:r>
    </w:p>
    <w:p w:rsidR="00564D0C" w:rsidRPr="00A6475A" w:rsidRDefault="00564D0C" w:rsidP="00564D0C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ใบสะระแหน่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proofErr w:type="spellStart"/>
      <w:r w:rsidRPr="00A6475A">
        <w:rPr>
          <w:rFonts w:asciiTheme="majorBidi" w:hAnsiTheme="majorBidi" w:cstheme="majorBidi"/>
          <w:sz w:val="32"/>
          <w:szCs w:val="32"/>
          <w:cs/>
        </w:rPr>
        <w:t>มีเบ</w:t>
      </w:r>
      <w:proofErr w:type="spellEnd"/>
      <w:r w:rsidRPr="00A6475A">
        <w:rPr>
          <w:rFonts w:asciiTheme="majorBidi" w:hAnsiTheme="majorBidi" w:cstheme="majorBidi"/>
          <w:sz w:val="32"/>
          <w:szCs w:val="32"/>
          <w:cs/>
        </w:rPr>
        <w:t>ตาแคโร</w:t>
      </w:r>
      <w:proofErr w:type="spellStart"/>
      <w:r w:rsidRPr="00A6475A">
        <w:rPr>
          <w:rFonts w:asciiTheme="majorBidi" w:hAnsiTheme="majorBidi" w:cstheme="majorBidi"/>
          <w:sz w:val="32"/>
          <w:szCs w:val="32"/>
          <w:cs/>
        </w:rPr>
        <w:t>ทีน</w:t>
      </w:r>
      <w:proofErr w:type="spellEnd"/>
      <w:r w:rsidRPr="00A6475A">
        <w:rPr>
          <w:rFonts w:asciiTheme="majorBidi" w:hAnsiTheme="majorBidi" w:cstheme="majorBidi"/>
          <w:sz w:val="32"/>
          <w:szCs w:val="32"/>
          <w:cs/>
        </w:rPr>
        <w:t xml:space="preserve"> ซึ่งจะถูกเปลี่ยนเป็นวิตามินเอ และมีวิตามินซี</w:t>
      </w:r>
    </w:p>
    <w:p w:rsidR="00564D0C" w:rsidRPr="00A6475A" w:rsidRDefault="00564D0C" w:rsidP="00564D0C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กุ้งสด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เป็นแหล่งไอโอดีน</w:t>
      </w:r>
    </w:p>
    <w:p w:rsidR="00564D0C" w:rsidRPr="00A6475A" w:rsidRDefault="00564D0C" w:rsidP="00564D0C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หอมแดง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มีธาตุ</w:t>
      </w:r>
      <w:proofErr w:type="spellStart"/>
      <w:r w:rsidRPr="00A6475A">
        <w:rPr>
          <w:rFonts w:asciiTheme="majorBidi" w:hAnsiTheme="majorBidi" w:cstheme="majorBidi"/>
          <w:sz w:val="32"/>
          <w:szCs w:val="32"/>
          <w:cs/>
        </w:rPr>
        <w:t>เซเล</w:t>
      </w:r>
      <w:proofErr w:type="spellEnd"/>
      <w:r w:rsidRPr="00A6475A">
        <w:rPr>
          <w:rFonts w:asciiTheme="majorBidi" w:hAnsiTheme="majorBidi" w:cstheme="majorBidi"/>
          <w:sz w:val="32"/>
          <w:szCs w:val="32"/>
          <w:cs/>
        </w:rPr>
        <w:t>เนียม ทำหน้าที่เป็นตัวประสานการงานของเอ็นไซม์ระหว่างวิตามิน เอ อี และซี</w:t>
      </w:r>
    </w:p>
    <w:p w:rsidR="00564D0C" w:rsidRPr="00A6475A" w:rsidRDefault="00564D0C" w:rsidP="00564D0C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564D0C" w:rsidRPr="00A6475A" w:rsidRDefault="00564D0C" w:rsidP="00564D0C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564D0C" w:rsidRPr="00A6475A" w:rsidRDefault="00564D0C" w:rsidP="00564D0C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564D0C" w:rsidRPr="00A6475A" w:rsidRDefault="00564D0C" w:rsidP="00564D0C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241E6" w:rsidRPr="00A6475A" w:rsidRDefault="006241E6" w:rsidP="00564D0C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241E6" w:rsidRPr="00A6475A" w:rsidRDefault="006241E6" w:rsidP="00564D0C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241E6" w:rsidRPr="00A6475A" w:rsidRDefault="006241E6" w:rsidP="00564D0C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241E6" w:rsidRPr="00A6475A" w:rsidRDefault="006241E6" w:rsidP="00564D0C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241E6" w:rsidRPr="00A6475A" w:rsidRDefault="006241E6" w:rsidP="00564D0C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241E6" w:rsidRPr="00A6475A" w:rsidRDefault="006241E6" w:rsidP="00564D0C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241E6" w:rsidRPr="00A6475A" w:rsidRDefault="006241E6" w:rsidP="00564D0C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241E6" w:rsidRPr="00A6475A" w:rsidRDefault="006241E6" w:rsidP="006241E6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lastRenderedPageBreak/>
        <w:t>หลนเต้าเจี้ยว</w:t>
      </w:r>
    </w:p>
    <w:p w:rsidR="006241E6" w:rsidRPr="00A6475A" w:rsidRDefault="006241E6" w:rsidP="006241E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6241E6" w:rsidRPr="00A6475A" w:rsidRDefault="006241E6" w:rsidP="006241E6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นื้อหมูบด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="00F13CE0"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½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6241E6" w:rsidRPr="00A6475A" w:rsidRDefault="006241E6" w:rsidP="006241E6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ต้าเจี้ยวขาวโขลก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="00F13CE0"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¼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6241E6" w:rsidRPr="00A6475A" w:rsidRDefault="006241E6" w:rsidP="006241E6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กะทิ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="00F13CE0"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 xml:space="preserve">1 </w:t>
      </w:r>
      <w:r w:rsidRPr="00A6475A">
        <w:rPr>
          <w:rFonts w:asciiTheme="majorBidi" w:hAnsiTheme="majorBidi" w:cstheme="majorBidi"/>
          <w:sz w:val="32"/>
          <w:szCs w:val="32"/>
        </w:rPr>
        <w:t>½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6241E6" w:rsidRPr="00A6475A" w:rsidRDefault="006241E6" w:rsidP="006241E6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พริกชี้ฟ้าเขียว แดง เหลือง หั้นแว่นอย่างละ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="00F13CE0"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เม็ด</w:t>
      </w:r>
    </w:p>
    <w:p w:rsidR="006241E6" w:rsidRPr="00A6475A" w:rsidRDefault="006241E6" w:rsidP="006241E6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ผักชีเด็ดเป็นใบ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="00F13CE0"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>1-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ต้น</w:t>
      </w:r>
    </w:p>
    <w:p w:rsidR="006241E6" w:rsidRPr="00A6475A" w:rsidRDefault="006241E6" w:rsidP="006241E6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หอมแดงซอย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="00F13CE0"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¼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6241E6" w:rsidRPr="00A6475A" w:rsidRDefault="006241E6" w:rsidP="006241E6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ตาลปี๊บ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="00F13CE0"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6241E6" w:rsidRPr="00A6475A" w:rsidRDefault="006241E6" w:rsidP="006241E6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มะขามเปียก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="00F13CE0"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6241E6" w:rsidRPr="00A6475A" w:rsidRDefault="006241E6" w:rsidP="006241E6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ผักสด เช่น มะเขือเปราะ ขมิ้นขาว ถั่วฝักยาว แตงกวา หัวปลี</w:t>
      </w:r>
    </w:p>
    <w:p w:rsidR="006241E6" w:rsidRPr="00A6475A" w:rsidRDefault="006241E6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1868" w:rsidRPr="00A6475A" w:rsidRDefault="00861868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861868" w:rsidRPr="00A6475A" w:rsidRDefault="00861868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ab/>
        <w:t>หลนเต้าเจี้ยว รสหวาน เค็มเปรี้ยว ได้โปรตีนจากเต้าเจี้ยวขาวและเนื้อหมูบด กินกับผักที่ให้ประโยชน์ต่อร่างกาย เช่นหัวปลี ช่วยบำรุงน้ำนมในหญิงให้นมบุตร ผักสดที่เป็นเครื่องจิ้มต่างๆ ให้วิตามินและแร่ธาตุต่างๆ เช่น วิตามินซีช่วยเรื่องการเสริมสร้างกล้ามเนื้อต่างๆ ให้แข็งแรง โดยเฉพาะเส้นเลือดฝอย เนื้อเยื้อในกระดูกและฟัน ข้อควรระวังคือ วิตามินซีสลายตัวได้ง่าย หากหั่นผักทิ้งไว้นานๆ นอกจากนี้ในผักยังมีเส้นใยสูง ช่วยป้องกันท้องผูกทำให้ระบบขับถ่ายปกติ</w:t>
      </w:r>
    </w:p>
    <w:p w:rsidR="00125C3E" w:rsidRPr="00A6475A" w:rsidRDefault="00125C3E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125C3E" w:rsidRPr="00A6475A" w:rsidRDefault="00125C3E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125C3E" w:rsidRPr="00A6475A" w:rsidRDefault="00125C3E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125C3E" w:rsidRPr="00A6475A" w:rsidRDefault="00125C3E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125C3E" w:rsidRPr="00A6475A" w:rsidRDefault="00125C3E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125C3E" w:rsidRPr="00A6475A" w:rsidRDefault="00125C3E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125C3E" w:rsidRPr="00A6475A" w:rsidRDefault="00125C3E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125C3E" w:rsidRPr="00A6475A" w:rsidRDefault="00125C3E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125C3E" w:rsidRPr="00A6475A" w:rsidRDefault="00125C3E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125C3E" w:rsidRPr="00A6475A" w:rsidRDefault="00125C3E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125C3E" w:rsidRPr="00A6475A" w:rsidRDefault="00125C3E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125C3E" w:rsidRPr="00A6475A" w:rsidRDefault="00125C3E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125C3E" w:rsidRPr="00A6475A" w:rsidRDefault="00125C3E" w:rsidP="00861868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125C3E" w:rsidRPr="00A6475A" w:rsidRDefault="00125C3E" w:rsidP="00125C3E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lastRenderedPageBreak/>
        <w:t>แกงคั่วปลาดุกมะระ</w:t>
      </w:r>
    </w:p>
    <w:p w:rsidR="00125C3E" w:rsidRPr="00A6475A" w:rsidRDefault="00125C3E" w:rsidP="00125C3E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125C3E" w:rsidRPr="00A6475A" w:rsidRDefault="00F13CE0" w:rsidP="00125C3E">
      <w:pPr>
        <w:pStyle w:val="a3"/>
        <w:numPr>
          <w:ilvl w:val="0"/>
          <w:numId w:val="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ปลาดุกน้ำหนัก 500 กรัม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-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ตัว</w:t>
      </w:r>
    </w:p>
    <w:p w:rsidR="00F13CE0" w:rsidRPr="00A6475A" w:rsidRDefault="00F13CE0" w:rsidP="00125C3E">
      <w:pPr>
        <w:pStyle w:val="a3"/>
        <w:numPr>
          <w:ilvl w:val="0"/>
          <w:numId w:val="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มะระจี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ผล</w:t>
      </w:r>
    </w:p>
    <w:p w:rsidR="00F13CE0" w:rsidRPr="00A6475A" w:rsidRDefault="00F13CE0" w:rsidP="00125C3E">
      <w:pPr>
        <w:pStyle w:val="a3"/>
        <w:numPr>
          <w:ilvl w:val="0"/>
          <w:numId w:val="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พริกแกงคั่ว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F13CE0" w:rsidRPr="00A6475A" w:rsidRDefault="00F13CE0" w:rsidP="00125C3E">
      <w:pPr>
        <w:pStyle w:val="a3"/>
        <w:numPr>
          <w:ilvl w:val="0"/>
          <w:numId w:val="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กะทิ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4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F13CE0" w:rsidRPr="00A6475A" w:rsidRDefault="00F13CE0" w:rsidP="00125C3E">
      <w:pPr>
        <w:pStyle w:val="a3"/>
        <w:numPr>
          <w:ilvl w:val="0"/>
          <w:numId w:val="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ปลา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F13CE0" w:rsidRPr="00A6475A" w:rsidRDefault="00F13CE0" w:rsidP="00125C3E">
      <w:pPr>
        <w:pStyle w:val="a3"/>
        <w:numPr>
          <w:ilvl w:val="0"/>
          <w:numId w:val="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ตาลปี๊บ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F13CE0" w:rsidRPr="00A6475A" w:rsidRDefault="00F13CE0" w:rsidP="00F13CE0">
      <w:pPr>
        <w:pStyle w:val="a3"/>
        <w:numPr>
          <w:ilvl w:val="0"/>
          <w:numId w:val="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กลือ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½</w:t>
      </w:r>
      <w:r w:rsidRPr="00A6475A">
        <w:rPr>
          <w:rFonts w:asciiTheme="majorBidi" w:hAnsiTheme="majorBidi" w:cstheme="majorBidi"/>
          <w:sz w:val="32"/>
          <w:szCs w:val="32"/>
          <w:cs/>
        </w:rPr>
        <w:t xml:space="preserve"> - 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ชา</w:t>
      </w: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ab/>
        <w:t>มะระจีน ช่วยย่อยอาหารเป็นยาระบายอ่อนๆ ช่วยรักษาโรคเบาหวาน นอกจากนี้ในน้ำพริกแกงคั่วยังมีสมุนไพร เช่น ข่า ตะไคร้ หอมแดง กระเทียม ผิวมะกรูด พริกแห้งซึ่งให้สรรพคุณทางยาที่มากมาย</w:t>
      </w: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F13CE0" w:rsidP="00F13CE0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lastRenderedPageBreak/>
        <w:t>แกงเทโพ</w:t>
      </w:r>
    </w:p>
    <w:p w:rsidR="00F13CE0" w:rsidRPr="00A6475A" w:rsidRDefault="00F13CE0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F13CE0" w:rsidRPr="00A6475A" w:rsidRDefault="00F13CE0" w:rsidP="00F13CE0">
      <w:pPr>
        <w:pStyle w:val="a3"/>
        <w:numPr>
          <w:ilvl w:val="0"/>
          <w:numId w:val="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นื้อหมูสามชั้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00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กรัม</w:t>
      </w:r>
    </w:p>
    <w:p w:rsidR="000326D4" w:rsidRPr="00A6475A" w:rsidRDefault="000326D4" w:rsidP="00F13CE0">
      <w:pPr>
        <w:pStyle w:val="a3"/>
        <w:numPr>
          <w:ilvl w:val="0"/>
          <w:numId w:val="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ผักบุ้งไทยหั่นท่อนสั้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00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กรัม</w:t>
      </w:r>
    </w:p>
    <w:p w:rsidR="000326D4" w:rsidRPr="00A6475A" w:rsidRDefault="000326D4" w:rsidP="00F13CE0">
      <w:pPr>
        <w:pStyle w:val="a3"/>
        <w:numPr>
          <w:ilvl w:val="0"/>
          <w:numId w:val="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พริกแกงคั่ว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0326D4" w:rsidRPr="00A6475A" w:rsidRDefault="000326D4" w:rsidP="00F13CE0">
      <w:pPr>
        <w:pStyle w:val="a3"/>
        <w:numPr>
          <w:ilvl w:val="0"/>
          <w:numId w:val="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กะทิ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0326D4" w:rsidRPr="00A6475A" w:rsidRDefault="000326D4" w:rsidP="00F13CE0">
      <w:pPr>
        <w:pStyle w:val="a3"/>
        <w:numPr>
          <w:ilvl w:val="0"/>
          <w:numId w:val="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มะกรูด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ผล</w:t>
      </w:r>
    </w:p>
    <w:p w:rsidR="000326D4" w:rsidRPr="00A6475A" w:rsidRDefault="000326D4" w:rsidP="00F13CE0">
      <w:pPr>
        <w:pStyle w:val="a3"/>
        <w:numPr>
          <w:ilvl w:val="0"/>
          <w:numId w:val="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มะขามเปียก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ab/>
        <w:t>ในผักบุ้งมีวิตามินเอสูง ช่วยบำรุงสายตาและผิวพรรณ การใช้ผักบุ้งแกงกับกะทิ ไขมันในกะทิจะทำหน้าที่ละลายวิตามินเอออกจากผักบุ้ง ทำ</w:t>
      </w:r>
      <w:proofErr w:type="spellStart"/>
      <w:r w:rsidRPr="00A6475A">
        <w:rPr>
          <w:rFonts w:asciiTheme="majorBidi" w:hAnsiTheme="majorBidi" w:cstheme="majorBidi"/>
          <w:sz w:val="32"/>
          <w:szCs w:val="32"/>
          <w:cs/>
        </w:rPr>
        <w:t>ให้น</w:t>
      </w:r>
      <w:proofErr w:type="spellEnd"/>
      <w:r w:rsidRPr="00A6475A">
        <w:rPr>
          <w:rFonts w:asciiTheme="majorBidi" w:hAnsiTheme="majorBidi" w:cstheme="majorBidi"/>
          <w:sz w:val="32"/>
          <w:szCs w:val="32"/>
          <w:cs/>
        </w:rPr>
        <w:t>ร่างกายดูดซึมได้ดีขึ้น</w:t>
      </w: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0326D4" w:rsidP="000326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F13CE0" w:rsidRPr="00A6475A" w:rsidRDefault="000326D4" w:rsidP="000326D4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lastRenderedPageBreak/>
        <w:t>แกงเลียงปลากรอบ</w:t>
      </w:r>
    </w:p>
    <w:p w:rsidR="000326D4" w:rsidRPr="00A6475A" w:rsidRDefault="000326D4" w:rsidP="000326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0326D4" w:rsidRPr="00A6475A" w:rsidRDefault="000326D4" w:rsidP="000326D4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ปลากรอบหักชิ้นเล็ก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-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0326D4" w:rsidRPr="00A6475A" w:rsidRDefault="000326D4" w:rsidP="000326D4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บวบเหลี่ยมหั่นชิ้นพอคำ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-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ผล</w:t>
      </w:r>
    </w:p>
    <w:p w:rsidR="000326D4" w:rsidRPr="00A6475A" w:rsidRDefault="000326D4" w:rsidP="000326D4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ฟักทองหั่นชิ้นพอคำ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00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กรัม</w:t>
      </w:r>
    </w:p>
    <w:p w:rsidR="000326D4" w:rsidRPr="00A6475A" w:rsidRDefault="000326D4" w:rsidP="000326D4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ห็ดฟางผ่าครึ่ง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5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กรัม</w:t>
      </w:r>
    </w:p>
    <w:p w:rsidR="000326D4" w:rsidRPr="00A6475A" w:rsidRDefault="000326D4" w:rsidP="000326D4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ใบแมงลัก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00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กรัม</w:t>
      </w:r>
    </w:p>
    <w:p w:rsidR="000326D4" w:rsidRPr="00A6475A" w:rsidRDefault="000326D4" w:rsidP="000326D4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ปลาหรือเกลือเล็กน้อย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</w:p>
    <w:p w:rsidR="000326D4" w:rsidRPr="00A6475A" w:rsidRDefault="000326D4" w:rsidP="000326D4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</w:t>
      </w:r>
      <w:r w:rsidRPr="00A6475A">
        <w:rPr>
          <w:rFonts w:asciiTheme="majorBidi" w:hAnsiTheme="majorBidi" w:cstheme="majorBidi"/>
          <w:sz w:val="32"/>
          <w:szCs w:val="32"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ab/>
        <w:t>3</w:t>
      </w:r>
      <w:r w:rsidRPr="00A6475A">
        <w:rPr>
          <w:rFonts w:asciiTheme="majorBidi" w:hAnsiTheme="majorBidi" w:cstheme="majorBidi"/>
          <w:sz w:val="32"/>
          <w:szCs w:val="32"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>ถ้วยตวง</w:t>
      </w:r>
    </w:p>
    <w:p w:rsidR="000326D4" w:rsidRPr="00A6475A" w:rsidRDefault="000326D4" w:rsidP="000326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แกง</w:t>
      </w:r>
    </w:p>
    <w:p w:rsidR="000326D4" w:rsidRPr="00A6475A" w:rsidRDefault="000326D4" w:rsidP="000326D4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กุ้งแห้งป่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¼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0326D4" w:rsidRPr="00A6475A" w:rsidRDefault="000326D4" w:rsidP="000326D4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หอมแดงซอย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5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หัว</w:t>
      </w:r>
    </w:p>
    <w:p w:rsidR="000326D4" w:rsidRPr="00A6475A" w:rsidRDefault="000326D4" w:rsidP="000326D4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พริกไทย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0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เม็ด</w:t>
      </w:r>
    </w:p>
    <w:p w:rsidR="00D35238" w:rsidRPr="00A6475A" w:rsidRDefault="000326D4" w:rsidP="000326D4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กะปิ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ab/>
        <w:t>แกงเลียงเป็นแกงพื้นบ้านที่มีวิตามินบี2 วิตามินซี แคลเซียม ธาตุเหล็ก และเส้นใยอาหารสูง</w:t>
      </w: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บวบ ช่วยคลายความร้อนในร่างกาย ฟักทอง</w:t>
      </w:r>
      <w:proofErr w:type="spellStart"/>
      <w:r w:rsidRPr="00A6475A">
        <w:rPr>
          <w:rFonts w:asciiTheme="majorBidi" w:hAnsiTheme="majorBidi" w:cstheme="majorBidi"/>
          <w:sz w:val="32"/>
          <w:szCs w:val="32"/>
          <w:cs/>
        </w:rPr>
        <w:t>มีเบต้า</w:t>
      </w:r>
      <w:proofErr w:type="spellEnd"/>
      <w:r w:rsidRPr="00A6475A">
        <w:rPr>
          <w:rFonts w:asciiTheme="majorBidi" w:hAnsiTheme="majorBidi" w:cstheme="majorBidi"/>
          <w:sz w:val="32"/>
          <w:szCs w:val="32"/>
          <w:cs/>
        </w:rPr>
        <w:t>แคโร</w:t>
      </w:r>
      <w:proofErr w:type="spellStart"/>
      <w:r w:rsidRPr="00A6475A">
        <w:rPr>
          <w:rFonts w:asciiTheme="majorBidi" w:hAnsiTheme="majorBidi" w:cstheme="majorBidi"/>
          <w:sz w:val="32"/>
          <w:szCs w:val="32"/>
          <w:cs/>
        </w:rPr>
        <w:t>ทีนมาก</w:t>
      </w:r>
      <w:proofErr w:type="spellEnd"/>
      <w:r w:rsidRPr="00A6475A">
        <w:rPr>
          <w:rFonts w:asciiTheme="majorBidi" w:hAnsiTheme="majorBidi" w:cstheme="majorBidi"/>
          <w:sz w:val="32"/>
          <w:szCs w:val="32"/>
          <w:cs/>
        </w:rPr>
        <w:t xml:space="preserve"> ช่วยบำรุงสายตาและผิวพรรณ ใบแมงลักมีวิตามินบี2 วิตามินซี แคลเซียม ธาตุเหล็ก และเส้นใยอาหารสูง นอกจากนี้แกงเลียงยังมีสรรพคุณในการบำรุงน้ำนมในหญิงให้นมบุตร</w:t>
      </w: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35238" w:rsidRPr="00A6475A" w:rsidRDefault="00D35238" w:rsidP="00D3523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326D4" w:rsidRPr="00A6475A" w:rsidRDefault="0023219B" w:rsidP="0023219B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lastRenderedPageBreak/>
        <w:t>ต้มส้มปลากระบอก</w:t>
      </w:r>
    </w:p>
    <w:p w:rsidR="0023219B" w:rsidRPr="00A6475A" w:rsidRDefault="0023219B" w:rsidP="0023219B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23219B" w:rsidRPr="00A6475A" w:rsidRDefault="0023219B" w:rsidP="0023219B">
      <w:pPr>
        <w:pStyle w:val="a3"/>
        <w:numPr>
          <w:ilvl w:val="0"/>
          <w:numId w:val="1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ปลากระบอกตัวใหญ่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-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ตัว</w:t>
      </w:r>
    </w:p>
    <w:p w:rsidR="0023219B" w:rsidRPr="00A6475A" w:rsidRDefault="0023219B" w:rsidP="0023219B">
      <w:pPr>
        <w:pStyle w:val="a3"/>
        <w:numPr>
          <w:ilvl w:val="0"/>
          <w:numId w:val="1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 xml:space="preserve">เกลือป่น 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ชา</w:t>
      </w:r>
    </w:p>
    <w:p w:rsidR="0023219B" w:rsidRPr="00A6475A" w:rsidRDefault="0023219B" w:rsidP="0023219B">
      <w:pPr>
        <w:pStyle w:val="a3"/>
        <w:numPr>
          <w:ilvl w:val="0"/>
          <w:numId w:val="1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ตะไคร้หั่นเป็นท่อนทุบ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ต้น</w:t>
      </w:r>
    </w:p>
    <w:p w:rsidR="0023219B" w:rsidRPr="00A6475A" w:rsidRDefault="0023219B" w:rsidP="0023219B">
      <w:pPr>
        <w:pStyle w:val="a3"/>
        <w:numPr>
          <w:ilvl w:val="0"/>
          <w:numId w:val="1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หอมแดงบุบ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หัว</w:t>
      </w:r>
    </w:p>
    <w:p w:rsidR="0023219B" w:rsidRPr="00A6475A" w:rsidRDefault="0023219B" w:rsidP="0023219B">
      <w:pPr>
        <w:pStyle w:val="a3"/>
        <w:numPr>
          <w:ilvl w:val="0"/>
          <w:numId w:val="1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กระเทียมบุบ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หัว</w:t>
      </w:r>
    </w:p>
    <w:p w:rsidR="0023219B" w:rsidRPr="00A6475A" w:rsidRDefault="0023219B" w:rsidP="0023219B">
      <w:pPr>
        <w:pStyle w:val="a3"/>
        <w:numPr>
          <w:ilvl w:val="0"/>
          <w:numId w:val="1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มะขามเปียก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/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23219B" w:rsidRPr="00A6475A" w:rsidRDefault="0023219B" w:rsidP="0023219B">
      <w:pPr>
        <w:pStyle w:val="a3"/>
        <w:numPr>
          <w:ilvl w:val="0"/>
          <w:numId w:val="1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ขมิ้นทุบ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หัว</w:t>
      </w:r>
    </w:p>
    <w:p w:rsidR="0023219B" w:rsidRPr="00A6475A" w:rsidRDefault="0023219B" w:rsidP="0023219B">
      <w:pPr>
        <w:pStyle w:val="a3"/>
        <w:numPr>
          <w:ilvl w:val="0"/>
          <w:numId w:val="1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23219B" w:rsidRPr="00A6475A" w:rsidRDefault="0023219B" w:rsidP="0023219B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23219B" w:rsidRPr="00A6475A" w:rsidRDefault="0023219B" w:rsidP="0023219B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ab/>
        <w:t>ตะไคร้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แก้อาการท้องอืด ท้องเฟ้อ ปวดท้อง ขับปัสสาวะ</w:t>
      </w:r>
    </w:p>
    <w:p w:rsidR="0023219B" w:rsidRPr="00A6475A" w:rsidRDefault="0023219B" w:rsidP="0023219B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ab/>
        <w:t>หอมแดง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มีน้ำมันหอมระเหย ช่วยขับลม</w:t>
      </w: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กระเทียม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แก้อาการท้องอืด ท้องเฟ้อ ปวดท้อง ขับลม ลดไขมันและน้ำตาลในเลือด</w:t>
      </w: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ขมิ้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แก้อาการท้องเดิน</w:t>
      </w: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spacing w:after="0" w:line="240" w:lineRule="auto"/>
        <w:ind w:left="360" w:firstLine="360"/>
        <w:rPr>
          <w:rFonts w:asciiTheme="majorBidi" w:hAnsiTheme="majorBidi" w:cstheme="majorBidi"/>
          <w:sz w:val="32"/>
          <w:szCs w:val="32"/>
        </w:rPr>
      </w:pPr>
    </w:p>
    <w:p w:rsidR="0023219B" w:rsidRPr="00A6475A" w:rsidRDefault="0023219B" w:rsidP="0023219B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lastRenderedPageBreak/>
        <w:t>แกงส้มผักรวมปลาช่อน</w:t>
      </w:r>
    </w:p>
    <w:p w:rsidR="0023219B" w:rsidRPr="00A6475A" w:rsidRDefault="0023219B" w:rsidP="0023219B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23219B" w:rsidRPr="00A6475A" w:rsidRDefault="005C0C88" w:rsidP="0023219B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ปลาช่อนหนัก 400 กรัม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-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ตัว</w:t>
      </w:r>
    </w:p>
    <w:p w:rsidR="005C0C88" w:rsidRPr="00A6475A" w:rsidRDefault="005C0C88" w:rsidP="0023219B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ผักกระเฉดเด็ดยอดอ่อ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5C0C88" w:rsidRPr="00A6475A" w:rsidRDefault="005C0C88" w:rsidP="0023219B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ถั่วฝักยาวหั่นท่อ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5C0C88" w:rsidRPr="00A6475A" w:rsidRDefault="005C0C88" w:rsidP="0023219B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มะละกอดิบฝานเป็นชิ้นๆ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4-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5C0C88" w:rsidRPr="00A6475A" w:rsidRDefault="005C0C88" w:rsidP="0023219B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ผักบุ้งไทยหั่นท่อ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</w:p>
    <w:p w:rsidR="005C0C88" w:rsidRPr="00A6475A" w:rsidRDefault="005C0C88" w:rsidP="0023219B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ผักกาดขาวหั่นชิ้นพอคำ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-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5C0C88" w:rsidRPr="00A6475A" w:rsidRDefault="005C0C88" w:rsidP="0023219B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พริกแกงส้ม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5C0C88" w:rsidRPr="00A6475A" w:rsidRDefault="005C0C88" w:rsidP="0023219B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ปลา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5C0C88" w:rsidRPr="00A6475A" w:rsidRDefault="005C0C88" w:rsidP="0023219B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มะขามเปียก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¼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5C0C88" w:rsidRPr="00A6475A" w:rsidRDefault="005C0C88" w:rsidP="0023219B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4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5C0C88" w:rsidRPr="00A6475A" w:rsidRDefault="005C0C88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5C0C88" w:rsidRPr="00A6475A" w:rsidRDefault="00997CA3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730DF7" w:rsidRPr="00A6475A" w:rsidRDefault="00997CA3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ab/>
        <w:t>ผักต่างๆ ที่ใช้ใส่ในแกงส้มนั้นนอกจากมีสรรพคุณช่วยดับพิษร้อน ถอนพิษไข้ และ</w:t>
      </w:r>
      <w:proofErr w:type="spellStart"/>
      <w:r w:rsidRPr="00A6475A">
        <w:rPr>
          <w:rFonts w:asciiTheme="majorBidi" w:hAnsiTheme="majorBidi" w:cstheme="majorBidi"/>
          <w:sz w:val="32"/>
          <w:szCs w:val="32"/>
          <w:cs/>
        </w:rPr>
        <w:t>มีเบต้า</w:t>
      </w:r>
      <w:proofErr w:type="spellEnd"/>
      <w:r w:rsidRPr="00A6475A">
        <w:rPr>
          <w:rFonts w:asciiTheme="majorBidi" w:hAnsiTheme="majorBidi" w:cstheme="majorBidi"/>
          <w:sz w:val="32"/>
          <w:szCs w:val="32"/>
          <w:cs/>
        </w:rPr>
        <w:t>แคโร</w:t>
      </w:r>
      <w:r w:rsidRPr="00A6475A">
        <w:rPr>
          <w:rFonts w:asciiTheme="majorBidi" w:hAnsiTheme="majorBidi" w:cstheme="majorBidi"/>
          <w:sz w:val="32"/>
          <w:szCs w:val="32"/>
          <w:cs/>
        </w:rPr>
        <w:br/>
        <w:t>ที</w:t>
      </w:r>
      <w:proofErr w:type="spellStart"/>
      <w:r w:rsidRPr="00A6475A">
        <w:rPr>
          <w:rFonts w:asciiTheme="majorBidi" w:hAnsiTheme="majorBidi" w:cstheme="majorBidi"/>
          <w:sz w:val="32"/>
          <w:szCs w:val="32"/>
          <w:cs/>
        </w:rPr>
        <w:t>นสูง</w:t>
      </w:r>
      <w:proofErr w:type="spellEnd"/>
      <w:r w:rsidRPr="00A6475A">
        <w:rPr>
          <w:rFonts w:asciiTheme="majorBidi" w:hAnsiTheme="majorBidi" w:cstheme="majorBidi"/>
          <w:sz w:val="32"/>
          <w:szCs w:val="32"/>
          <w:cs/>
        </w:rPr>
        <w:t xml:space="preserve"> ช่วยบำรุงสายตาและผิวหนัง นอกจากนี้ยังมีแคลเซียมเป็นส่วนสำคัญในการสร้างกระดูกและฟัน ช่วยในการแข็งตัวของเลือด ยัง</w:t>
      </w:r>
      <w:proofErr w:type="spellStart"/>
      <w:r w:rsidRPr="00A6475A">
        <w:rPr>
          <w:rFonts w:asciiTheme="majorBidi" w:hAnsiTheme="majorBidi" w:cstheme="majorBidi"/>
          <w:sz w:val="32"/>
          <w:szCs w:val="32"/>
          <w:cs/>
        </w:rPr>
        <w:t>มีร</w:t>
      </w:r>
      <w:proofErr w:type="spellEnd"/>
      <w:r w:rsidRPr="00A6475A">
        <w:rPr>
          <w:rFonts w:asciiTheme="majorBidi" w:hAnsiTheme="majorBidi" w:cstheme="majorBidi"/>
          <w:sz w:val="32"/>
          <w:szCs w:val="32"/>
          <w:cs/>
        </w:rPr>
        <w:t>เส้นใยอาหารสูง ช่วยให้ระบบขับถ่ายทำงานตามปกติอีกด้วย</w:t>
      </w: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730DF7" w:rsidRPr="00A6475A" w:rsidRDefault="00730DF7" w:rsidP="005C0C88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997CA3" w:rsidRPr="00A6475A" w:rsidRDefault="00730DF7" w:rsidP="00730DF7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lastRenderedPageBreak/>
        <w:t>ผัดมะเขือยาว</w:t>
      </w:r>
    </w:p>
    <w:p w:rsidR="005B5A41" w:rsidRPr="00A6475A" w:rsidRDefault="005B5A41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5B5A41" w:rsidRPr="00A6475A" w:rsidRDefault="005B5A41" w:rsidP="005B5A41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มะเขือยาว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ผล</w:t>
      </w:r>
    </w:p>
    <w:p w:rsidR="005B5A41" w:rsidRPr="00A6475A" w:rsidRDefault="005B5A41" w:rsidP="005B5A41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นื้อหมูบด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½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5B5A41" w:rsidRPr="00A6475A" w:rsidRDefault="005B5A41" w:rsidP="005B5A41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ใบโหระพา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¼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5B5A41" w:rsidRPr="00A6475A" w:rsidRDefault="005B5A41" w:rsidP="005B5A41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 xml:space="preserve">พริกขี้หนูเขียว แดง 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5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เม็ด</w:t>
      </w:r>
    </w:p>
    <w:p w:rsidR="005B5A41" w:rsidRPr="00A6475A" w:rsidRDefault="005B5A41" w:rsidP="005B5A41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กระเทียม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5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กลีบ</w:t>
      </w:r>
    </w:p>
    <w:p w:rsidR="005B5A41" w:rsidRPr="00A6475A" w:rsidRDefault="005B5A41" w:rsidP="005B5A41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ตาลทราย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ชา</w:t>
      </w:r>
    </w:p>
    <w:p w:rsidR="005B5A41" w:rsidRPr="00A6475A" w:rsidRDefault="005B5A41" w:rsidP="005B5A41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มันหอย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5B5A41" w:rsidRPr="00A6475A" w:rsidRDefault="005B5A41" w:rsidP="005B5A41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ต้าเจี้ยวดำ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5B5A41" w:rsidRPr="00A6475A" w:rsidRDefault="005B5A41" w:rsidP="005B5A41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ต้มโครงไก่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½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5B5A41" w:rsidRPr="00A6475A" w:rsidRDefault="005B5A41" w:rsidP="005B5A41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มันพืช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5B5A41" w:rsidRPr="00A6475A" w:rsidRDefault="005B5A41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5B5A41" w:rsidRPr="00A6475A" w:rsidRDefault="005B5A41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5B5A41" w:rsidRPr="00A6475A" w:rsidRDefault="005B5A41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ab/>
        <w:t>มะเขือยาว มีฟอสฟอรัสในปริมาณสูง เป็นสารประกอบกับแคลเซียมในการสร้างกระดูกและฟัน ช่วยให้การหลั่งน้ำนมเป็นไปตามปกติ และเส้นใยอาหารช่วยให้ระบบขับถ่ายทำงานเป็นปกติมีแร่ธาตุและวิตามิน</w:t>
      </w: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5B5A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5237C" w:rsidRPr="00A6475A" w:rsidRDefault="00B5237C" w:rsidP="00B5237C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lastRenderedPageBreak/>
        <w:t>ผัดผักรวมมิตร</w:t>
      </w:r>
    </w:p>
    <w:p w:rsidR="00B5237C" w:rsidRPr="00A6475A" w:rsidRDefault="00B5237C" w:rsidP="00B5237C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B5237C" w:rsidRPr="00A6475A" w:rsidRDefault="00017BCF" w:rsidP="00B5237C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นื้ออกไก่หั่นชิ้นพอคำ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50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กรัม</w:t>
      </w:r>
    </w:p>
    <w:p w:rsidR="00017BCF" w:rsidRPr="00A6475A" w:rsidRDefault="00017BCF" w:rsidP="00B5237C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ข้าวโพดอ่อ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5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ฝัก</w:t>
      </w:r>
    </w:p>
    <w:p w:rsidR="00017BCF" w:rsidRPr="00A6475A" w:rsidRDefault="00017BCF" w:rsidP="00B5237C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กะหล่ำดอกหั่นเป็นดอกเล็ก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017BCF" w:rsidRPr="00A6475A" w:rsidRDefault="00017BCF" w:rsidP="00B5237C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บวบ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ผล</w:t>
      </w:r>
    </w:p>
    <w:p w:rsidR="00017BCF" w:rsidRPr="00A6475A" w:rsidRDefault="00017BCF" w:rsidP="00B5237C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ฟักทองหั่นชิ้นพอคำ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017BCF" w:rsidRPr="00A6475A" w:rsidRDefault="00017BCF" w:rsidP="00B5237C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กระเทียมสับหยาบ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017BCF" w:rsidRPr="00A6475A" w:rsidRDefault="00017BCF" w:rsidP="00B5237C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ปลา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017BCF" w:rsidRPr="00A6475A" w:rsidRDefault="00017BCF" w:rsidP="00B5237C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มันหอย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1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017BCF" w:rsidRPr="00A6475A" w:rsidRDefault="00017BCF" w:rsidP="00B5237C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ต้มโครงไก่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½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017BCF" w:rsidRPr="00A6475A" w:rsidRDefault="00017BCF" w:rsidP="00B5237C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มันพืช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ab/>
        <w:t>ผัดผักรวมมิตร เป็นผัดสารพัดผักที่ให้เส้นใยอาหารสูง ช่วยในการขับถ่าย ทั้งในข้าวโพดอ่อนและกะหล่ำดอกมีวิตามินเอสูงช่วยบำรุงสายตาและผิวพรรณ บวบช่วยคลายความร้อนในร่างกาย มีแคลเซียมช่วยสร้างกระดูกและฟัน และมีฟอสฟอรัสเป็นสารประกอบกับแคลเซียมในการสร้างกระดูก ส่วนฟักทองช่วยกระตุ้นการหลั่งอินซูลินซึ่งช่วยควบคุมระดับน้ำตาลในเลือดป้องกันเบาหวาน ควบคุมความสมดุลของร่างกาย และ</w:t>
      </w:r>
      <w:proofErr w:type="spellStart"/>
      <w:r w:rsidRPr="00A6475A">
        <w:rPr>
          <w:rFonts w:asciiTheme="majorBidi" w:hAnsiTheme="majorBidi" w:cstheme="majorBidi"/>
          <w:sz w:val="32"/>
          <w:szCs w:val="32"/>
          <w:cs/>
        </w:rPr>
        <w:t>มีเบ</w:t>
      </w:r>
      <w:proofErr w:type="spellEnd"/>
      <w:r w:rsidRPr="00A6475A">
        <w:rPr>
          <w:rFonts w:asciiTheme="majorBidi" w:hAnsiTheme="majorBidi" w:cstheme="majorBidi"/>
          <w:sz w:val="32"/>
          <w:szCs w:val="32"/>
          <w:cs/>
        </w:rPr>
        <w:t>ตาแคโร</w:t>
      </w:r>
      <w:proofErr w:type="spellStart"/>
      <w:r w:rsidRPr="00A6475A">
        <w:rPr>
          <w:rFonts w:asciiTheme="majorBidi" w:hAnsiTheme="majorBidi" w:cstheme="majorBidi"/>
          <w:sz w:val="32"/>
          <w:szCs w:val="32"/>
          <w:cs/>
        </w:rPr>
        <w:t>ทีน</w:t>
      </w:r>
      <w:proofErr w:type="spellEnd"/>
      <w:r w:rsidRPr="00A6475A">
        <w:rPr>
          <w:rFonts w:asciiTheme="majorBidi" w:hAnsiTheme="majorBidi" w:cstheme="majorBidi"/>
          <w:sz w:val="32"/>
          <w:szCs w:val="32"/>
          <w:cs/>
        </w:rPr>
        <w:t xml:space="preserve"> ที่ช่วยบำรุงสายตาและผิวพรรณ</w:t>
      </w: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17BCF" w:rsidRPr="00A6475A" w:rsidRDefault="00017BCF" w:rsidP="00017BC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17BCF" w:rsidRPr="00A6475A" w:rsidRDefault="00D50CA6" w:rsidP="00D50CA6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lastRenderedPageBreak/>
        <w:t>น้ำมะเฟือง</w:t>
      </w: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D50CA6" w:rsidRPr="00A6475A" w:rsidRDefault="00D50CA6" w:rsidP="00D50CA6">
      <w:pPr>
        <w:pStyle w:val="a3"/>
        <w:numPr>
          <w:ilvl w:val="0"/>
          <w:numId w:val="1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มะเฟืองหั่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-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ผล</w:t>
      </w:r>
    </w:p>
    <w:p w:rsidR="00D50CA6" w:rsidRPr="00A6475A" w:rsidRDefault="00D50CA6" w:rsidP="00D50CA6">
      <w:pPr>
        <w:pStyle w:val="a3"/>
        <w:numPr>
          <w:ilvl w:val="0"/>
          <w:numId w:val="1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เชื่อม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-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D50CA6" w:rsidRPr="00A6475A" w:rsidRDefault="00D50CA6" w:rsidP="00D50CA6">
      <w:pPr>
        <w:pStyle w:val="a3"/>
        <w:numPr>
          <w:ilvl w:val="0"/>
          <w:numId w:val="1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กลือป่นเสริมไอโอดี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¼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ชา</w:t>
      </w:r>
    </w:p>
    <w:p w:rsidR="00D50CA6" w:rsidRPr="00A6475A" w:rsidRDefault="00D50CA6" w:rsidP="00D50CA6">
      <w:pPr>
        <w:pStyle w:val="a3"/>
        <w:numPr>
          <w:ilvl w:val="0"/>
          <w:numId w:val="1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ต้มสุก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ab/>
        <w:t>เป็นเครื่องดื่มที่มีวิตามินซี ควรดื่มทันที</w:t>
      </w: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มะขาม</w:t>
      </w: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D50CA6" w:rsidRPr="00A6475A" w:rsidRDefault="00D50CA6" w:rsidP="00D50CA6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นื้อมะขามเปียก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ฝักใหญ่</w:t>
      </w:r>
    </w:p>
    <w:p w:rsidR="00D50CA6" w:rsidRPr="00A6475A" w:rsidRDefault="00D50CA6" w:rsidP="00D50CA6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เชื่อม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D50CA6" w:rsidRPr="00A6475A" w:rsidRDefault="00D50CA6" w:rsidP="00D50CA6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กลือป่นเสริมไอโอดี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¼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ชา</w:t>
      </w:r>
    </w:p>
    <w:p w:rsidR="00D50CA6" w:rsidRPr="00A6475A" w:rsidRDefault="00D50CA6" w:rsidP="00D50CA6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เปล่า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 xml:space="preserve">1 </w:t>
      </w:r>
      <w:r w:rsidRPr="00A6475A">
        <w:rPr>
          <w:rFonts w:asciiTheme="majorBidi" w:hAnsiTheme="majorBidi" w:cstheme="majorBidi"/>
          <w:sz w:val="32"/>
          <w:szCs w:val="32"/>
        </w:rPr>
        <w:t>½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ab/>
        <w:t>มะขามแก้อาการท้องอืด แก้ไอ ขับเสมหะ</w:t>
      </w: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lastRenderedPageBreak/>
        <w:t>น้ำมะม่วง</w:t>
      </w: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D50CA6" w:rsidRPr="00A6475A" w:rsidRDefault="00D50CA6" w:rsidP="00D50CA6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นื้อมะม่วงดิบปอกเปลือกแล้ว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-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 xml:space="preserve"> ผล</w:t>
      </w:r>
    </w:p>
    <w:p w:rsidR="00D50CA6" w:rsidRPr="00A6475A" w:rsidRDefault="00D50CA6" w:rsidP="00D50CA6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ต้มสุก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D50CA6" w:rsidRPr="00A6475A" w:rsidRDefault="00D50CA6" w:rsidP="00D50CA6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เชื่อม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-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D50CA6" w:rsidRPr="00A6475A" w:rsidRDefault="00D50CA6" w:rsidP="00D50CA6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กลือป่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¼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ชา</w:t>
      </w: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มะม่วงดิบช่วยขับเสมหะ</w:t>
      </w: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D50CA6" w:rsidRPr="00A6475A" w:rsidRDefault="00D50CA6" w:rsidP="00D50CA6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กระเจี๊ยบแดง</w:t>
      </w:r>
    </w:p>
    <w:p w:rsidR="00D50CA6" w:rsidRPr="00A6475A" w:rsidRDefault="00D50CA6" w:rsidP="00D50CA6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D50CA6" w:rsidRPr="00A6475A" w:rsidRDefault="00D50CA6" w:rsidP="00D50CA6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ดอกกระเจี๊ยบสด/แห้ง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5-7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ดอก</w:t>
      </w:r>
    </w:p>
    <w:p w:rsidR="00D50CA6" w:rsidRPr="00A6475A" w:rsidRDefault="00D50CA6" w:rsidP="00D50CA6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เชื่อม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D50CA6" w:rsidRPr="00A6475A" w:rsidRDefault="00D50CA6" w:rsidP="00D50CA6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เปล่า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D50CA6" w:rsidRPr="00A6475A" w:rsidRDefault="00D50CA6" w:rsidP="00D50CA6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กลือป่นเสริมไอโอดี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</w:rPr>
        <w:t>¼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ชา</w:t>
      </w:r>
    </w:p>
    <w:p w:rsidR="00B23EFF" w:rsidRPr="00A6475A" w:rsidRDefault="00B23EFF" w:rsidP="00B23EF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23EFF" w:rsidRPr="00A6475A" w:rsidRDefault="00B23EFF" w:rsidP="00B23EF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B23EFF" w:rsidRPr="00A6475A" w:rsidRDefault="00B23EFF" w:rsidP="00B23EF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ดอกกระเจี๊ยบ แก้อ่อนเพลีย บำรุงกำลัง</w:t>
      </w:r>
    </w:p>
    <w:p w:rsidR="00B23EFF" w:rsidRPr="00A6475A" w:rsidRDefault="00B23EFF" w:rsidP="00B23EF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23EFF" w:rsidRPr="00A6475A" w:rsidRDefault="00B23EFF" w:rsidP="00B23EF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23EFF" w:rsidRPr="00A6475A" w:rsidRDefault="00B23EFF" w:rsidP="00B23EFF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มะเขือเทศ</w:t>
      </w:r>
    </w:p>
    <w:p w:rsidR="00B23EFF" w:rsidRPr="00A6475A" w:rsidRDefault="00B23EFF" w:rsidP="00B23EF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ครื่องปรุง</w:t>
      </w:r>
    </w:p>
    <w:p w:rsidR="00B23EFF" w:rsidRPr="00A6475A" w:rsidRDefault="00B23EFF" w:rsidP="00B23EFF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มะเขือเทศ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-3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ผล</w:t>
      </w:r>
    </w:p>
    <w:p w:rsidR="00B23EFF" w:rsidRPr="00A6475A" w:rsidRDefault="00B23EFF" w:rsidP="00B23EFF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เชื่อม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B23EFF" w:rsidRPr="00A6475A" w:rsidRDefault="00B23EFF" w:rsidP="00B23EFF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น้ำเปล่าต้มสุก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ถ้วย</w:t>
      </w:r>
    </w:p>
    <w:p w:rsidR="00B23EFF" w:rsidRPr="00A6475A" w:rsidRDefault="00B23EFF" w:rsidP="00B23EFF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เกลือป่นเสริมไอโอดีน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2/5</w:t>
      </w:r>
      <w:r w:rsidRPr="00A6475A">
        <w:rPr>
          <w:rFonts w:asciiTheme="majorBidi" w:hAnsiTheme="majorBidi" w:cstheme="majorBidi"/>
          <w:sz w:val="32"/>
          <w:szCs w:val="32"/>
          <w:cs/>
        </w:rPr>
        <w:tab/>
        <w:t>ช้อนชา</w:t>
      </w:r>
    </w:p>
    <w:p w:rsidR="00B23EFF" w:rsidRPr="00A6475A" w:rsidRDefault="00B23EFF" w:rsidP="00B23EF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23EFF" w:rsidRPr="00A6475A" w:rsidRDefault="00B23EFF" w:rsidP="00B23EF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สาระสรรพคุณ</w:t>
      </w:r>
    </w:p>
    <w:p w:rsidR="00B23EFF" w:rsidRPr="00A6475A" w:rsidRDefault="00B23EFF" w:rsidP="00B23EF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t>มะเขือเทศบำรุงผิวพรรณ ช่วยระบายท้อง แก้อาหารท้องผูก</w:t>
      </w:r>
    </w:p>
    <w:p w:rsidR="008326D8" w:rsidRPr="00A6475A" w:rsidRDefault="008326D8" w:rsidP="00B23EFF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8326D8" w:rsidRPr="00A6475A" w:rsidRDefault="008326D8" w:rsidP="00A6475A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  <w:cs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fldChar w:fldCharType="begin"/>
      </w:r>
      <w:r w:rsidRPr="00A6475A">
        <w:rPr>
          <w:rFonts w:asciiTheme="majorBidi" w:hAnsiTheme="majorBidi" w:cstheme="majorBidi"/>
          <w:sz w:val="32"/>
          <w:szCs w:val="32"/>
        </w:rPr>
        <w:instrText xml:space="preserve"> ADDIN EN.CITE &lt;EndNote&gt;&lt;Cite&gt;&lt;Author&gt;</w:instrText>
      </w:r>
      <w:r w:rsidRPr="00A6475A">
        <w:rPr>
          <w:rFonts w:asciiTheme="majorBidi" w:hAnsiTheme="majorBidi" w:cstheme="majorBidi"/>
          <w:sz w:val="32"/>
          <w:szCs w:val="32"/>
          <w:cs/>
        </w:rPr>
        <w:instrText>ปวันรัตน์ เรืองอำไพ</w:instrText>
      </w:r>
      <w:r w:rsidRPr="00A6475A">
        <w:rPr>
          <w:rFonts w:asciiTheme="majorBidi" w:hAnsiTheme="majorBidi" w:cstheme="majorBidi"/>
          <w:sz w:val="32"/>
          <w:szCs w:val="32"/>
        </w:rPr>
        <w:instrText>&lt;/Author&gt;&lt;Year&gt;2552&lt;/Year&gt;&lt;RecNum&gt;10&lt;/RecNum&gt;&lt;record&gt;&lt;rec-number&gt;10&lt;/rec-number&gt;&lt;foreign-keys&gt;&lt;key app="EN" db-id="aespp99rux9w5vesdfp50xfp0a20za5fwerd"&gt;10&lt;/key&gt;&lt;/foreign-keys&gt;&lt;ref-type name="Book"&gt;6&lt;/ref-type&gt;&lt;contributors&gt;&lt;authors&gt;&lt;author&gt;&lt;style face="normal" font="default" charset="222" size="100%"&gt;</w:instrText>
      </w:r>
      <w:r w:rsidRPr="00A6475A">
        <w:rPr>
          <w:rFonts w:asciiTheme="majorBidi" w:hAnsiTheme="majorBidi" w:cstheme="majorBidi"/>
          <w:sz w:val="32"/>
          <w:szCs w:val="32"/>
          <w:cs/>
        </w:rPr>
        <w:instrText>ปวันรัตน์ เรืองอำไพ</w:instrText>
      </w:r>
      <w:r w:rsidRPr="00A6475A">
        <w:rPr>
          <w:rFonts w:asciiTheme="majorBidi" w:hAnsiTheme="majorBidi" w:cstheme="majorBidi"/>
          <w:sz w:val="32"/>
          <w:szCs w:val="32"/>
        </w:rPr>
        <w:instrText>,&lt;/style&gt;&lt;/author&gt;&lt;/authors&gt;&lt;/contributors&gt;&lt;titles&gt;&lt;title&gt;&lt;style face="normal" font="default" charset="222" size="100%"&gt;</w:instrText>
      </w:r>
      <w:r w:rsidRPr="00A6475A">
        <w:rPr>
          <w:rFonts w:asciiTheme="majorBidi" w:hAnsiTheme="majorBidi" w:cstheme="majorBidi"/>
          <w:sz w:val="32"/>
          <w:szCs w:val="32"/>
          <w:cs/>
        </w:rPr>
        <w:instrText>คุณแม่ยุคใหม่ ใส่ใจการตั้งครรภ์</w:instrText>
      </w:r>
      <w:r w:rsidRPr="00A6475A">
        <w:rPr>
          <w:rFonts w:asciiTheme="majorBidi" w:hAnsiTheme="majorBidi" w:cstheme="majorBidi"/>
          <w:sz w:val="32"/>
          <w:szCs w:val="32"/>
        </w:rPr>
        <w:instrText>&lt;/style&gt;&lt;/title&gt;&lt;/titles&gt;&lt;dates&gt;&lt;year&gt;&lt;style face="normal" font="default" charset="222" size="100%"&gt;2552&lt;/style&gt;&lt;/year&gt;&lt;/dates&gt;&lt;pub-location&gt;&lt;style face="normal" font="default" charset="222" size="100%"&gt;</w:instrText>
      </w:r>
      <w:r w:rsidRPr="00A6475A">
        <w:rPr>
          <w:rFonts w:asciiTheme="majorBidi" w:hAnsiTheme="majorBidi" w:cstheme="majorBidi"/>
          <w:sz w:val="32"/>
          <w:szCs w:val="32"/>
          <w:cs/>
        </w:rPr>
        <w:instrText>กรุงเทพฯ</w:instrText>
      </w:r>
      <w:r w:rsidRPr="00A6475A">
        <w:rPr>
          <w:rFonts w:asciiTheme="majorBidi" w:hAnsiTheme="majorBidi" w:cstheme="majorBidi"/>
          <w:sz w:val="32"/>
          <w:szCs w:val="32"/>
        </w:rPr>
        <w:instrText>&lt;/style&gt;&lt;/pub-location&gt;&lt;publisher&gt;&lt;style face="normal" font="default" charset="222" size="100%"&gt;</w:instrText>
      </w:r>
      <w:r w:rsidRPr="00A6475A">
        <w:rPr>
          <w:rFonts w:asciiTheme="majorBidi" w:hAnsiTheme="majorBidi" w:cstheme="majorBidi"/>
          <w:sz w:val="32"/>
          <w:szCs w:val="32"/>
          <w:cs/>
        </w:rPr>
        <w:instrText>ไพลิน</w:instrText>
      </w:r>
      <w:r w:rsidRPr="00A6475A">
        <w:rPr>
          <w:rFonts w:asciiTheme="majorBidi" w:hAnsiTheme="majorBidi" w:cstheme="majorBidi"/>
          <w:sz w:val="32"/>
          <w:szCs w:val="32"/>
        </w:rPr>
        <w:instrText>&lt;/style&gt;&lt;/publisher&gt;&lt;isbn&gt;&lt;style face="normal" font="default" charset="222" size="100%"&gt;978-974-295-677-6&lt;/style&gt;&lt;/isbn&gt;&lt;urls&gt;&lt;/urls&gt;&lt;/record&gt;&lt;/Cite&gt;&lt;/EndNote&gt;</w:instrText>
      </w:r>
      <w:r w:rsidRPr="00A6475A">
        <w:rPr>
          <w:rFonts w:asciiTheme="majorBidi" w:hAnsiTheme="majorBidi" w:cstheme="majorBidi"/>
          <w:sz w:val="32"/>
          <w:szCs w:val="32"/>
          <w:cs/>
        </w:rPr>
        <w:fldChar w:fldCharType="separate"/>
      </w:r>
      <w:r w:rsidRPr="00A6475A">
        <w:rPr>
          <w:rFonts w:asciiTheme="majorBidi" w:hAnsiTheme="majorBidi" w:cstheme="majorBidi"/>
          <w:sz w:val="32"/>
          <w:szCs w:val="32"/>
          <w:cs/>
        </w:rPr>
        <w:t>(</w:t>
      </w:r>
      <w:proofErr w:type="spellStart"/>
      <w:r w:rsidRPr="00A6475A">
        <w:rPr>
          <w:rFonts w:asciiTheme="majorBidi" w:hAnsiTheme="majorBidi" w:cstheme="majorBidi"/>
          <w:sz w:val="32"/>
          <w:szCs w:val="32"/>
          <w:cs/>
        </w:rPr>
        <w:t>ปวัน</w:t>
      </w:r>
      <w:proofErr w:type="spellEnd"/>
      <w:r w:rsidRPr="00A6475A">
        <w:rPr>
          <w:rFonts w:asciiTheme="majorBidi" w:hAnsiTheme="majorBidi" w:cstheme="majorBidi"/>
          <w:sz w:val="32"/>
          <w:szCs w:val="32"/>
          <w:cs/>
        </w:rPr>
        <w:t>รัตน์ เรืองอำไพ</w:t>
      </w:r>
      <w:r w:rsidRPr="00A6475A">
        <w:rPr>
          <w:rFonts w:asciiTheme="majorBidi" w:hAnsiTheme="majorBidi" w:cstheme="majorBidi"/>
          <w:sz w:val="32"/>
          <w:szCs w:val="32"/>
        </w:rPr>
        <w:t xml:space="preserve">, </w:t>
      </w:r>
      <w:r w:rsidRPr="00A6475A">
        <w:rPr>
          <w:rFonts w:asciiTheme="majorBidi" w:hAnsiTheme="majorBidi" w:cstheme="majorBidi"/>
          <w:sz w:val="32"/>
          <w:szCs w:val="32"/>
          <w:cs/>
        </w:rPr>
        <w:t>2552)</w:t>
      </w:r>
      <w:r w:rsidRPr="00A6475A">
        <w:rPr>
          <w:rFonts w:asciiTheme="majorBidi" w:hAnsiTheme="majorBidi" w:cstheme="majorBidi"/>
          <w:sz w:val="32"/>
          <w:szCs w:val="32"/>
          <w:cs/>
        </w:rPr>
        <w:fldChar w:fldCharType="end"/>
      </w:r>
      <w:r w:rsidR="00A6475A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bookmarkStart w:id="0" w:name="_GoBack"/>
      <w:bookmarkEnd w:id="0"/>
      <w:r w:rsidRPr="00A6475A">
        <w:rPr>
          <w:rFonts w:asciiTheme="majorBidi" w:hAnsiTheme="majorBidi" w:cstheme="majorBidi"/>
          <w:sz w:val="32"/>
          <w:szCs w:val="32"/>
          <w:cs/>
        </w:rPr>
        <w:fldChar w:fldCharType="begin"/>
      </w:r>
      <w:r w:rsidRPr="00A6475A">
        <w:rPr>
          <w:rFonts w:asciiTheme="majorBidi" w:hAnsiTheme="majorBidi" w:cstheme="majorBidi"/>
          <w:sz w:val="32"/>
          <w:szCs w:val="32"/>
        </w:rPr>
        <w:instrText xml:space="preserve"> ADDIN EN.REFLIST </w:instrText>
      </w:r>
      <w:r w:rsidRPr="00A6475A">
        <w:rPr>
          <w:rFonts w:asciiTheme="majorBidi" w:hAnsiTheme="majorBidi" w:cstheme="majorBidi"/>
          <w:sz w:val="32"/>
          <w:szCs w:val="32"/>
          <w:cs/>
        </w:rPr>
        <w:fldChar w:fldCharType="separate"/>
      </w:r>
      <w:proofErr w:type="spellStart"/>
      <w:r w:rsidRPr="00A6475A">
        <w:rPr>
          <w:rFonts w:asciiTheme="majorBidi" w:hAnsiTheme="majorBidi" w:cstheme="majorBidi"/>
          <w:sz w:val="32"/>
          <w:szCs w:val="32"/>
          <w:cs/>
        </w:rPr>
        <w:t>ปวัน</w:t>
      </w:r>
      <w:proofErr w:type="spellEnd"/>
      <w:r w:rsidRPr="00A6475A">
        <w:rPr>
          <w:rFonts w:asciiTheme="majorBidi" w:hAnsiTheme="majorBidi" w:cstheme="majorBidi"/>
          <w:sz w:val="32"/>
          <w:szCs w:val="32"/>
          <w:cs/>
        </w:rPr>
        <w:t xml:space="preserve">รัตน์ เรืองอำไพ. 2552. </w:t>
      </w:r>
      <w:r w:rsidRPr="00A6475A">
        <w:rPr>
          <w:rFonts w:asciiTheme="majorBidi" w:hAnsiTheme="majorBidi" w:cstheme="majorBidi"/>
          <w:i/>
          <w:sz w:val="32"/>
          <w:szCs w:val="32"/>
          <w:cs/>
        </w:rPr>
        <w:t>คุณแม่ยุคใหม่ ใส่ใจการตั้งครรภ์</w:t>
      </w:r>
      <w:r w:rsidRPr="00A6475A">
        <w:rPr>
          <w:rFonts w:asciiTheme="majorBidi" w:hAnsiTheme="majorBidi" w:cstheme="majorBidi"/>
          <w:sz w:val="32"/>
          <w:szCs w:val="32"/>
          <w:cs/>
        </w:rPr>
        <w:t>. กรุงเทพฯ: ไพลิน.</w:t>
      </w:r>
    </w:p>
    <w:p w:rsidR="008326D8" w:rsidRPr="00A6475A" w:rsidRDefault="008326D8" w:rsidP="008326D8">
      <w:pPr>
        <w:spacing w:after="0" w:line="240" w:lineRule="auto"/>
        <w:ind w:left="720" w:hanging="720"/>
        <w:rPr>
          <w:rFonts w:asciiTheme="majorBidi" w:hAnsiTheme="majorBidi" w:cstheme="majorBidi"/>
          <w:sz w:val="32"/>
          <w:szCs w:val="32"/>
          <w:cs/>
        </w:rPr>
      </w:pPr>
    </w:p>
    <w:p w:rsidR="00F13CE0" w:rsidRPr="00A6475A" w:rsidRDefault="008326D8" w:rsidP="00F13CE0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  <w:cs/>
        </w:rPr>
      </w:pPr>
      <w:r w:rsidRPr="00A6475A">
        <w:rPr>
          <w:rFonts w:asciiTheme="majorBidi" w:hAnsiTheme="majorBidi" w:cstheme="majorBidi"/>
          <w:sz w:val="32"/>
          <w:szCs w:val="32"/>
          <w:cs/>
        </w:rPr>
        <w:fldChar w:fldCharType="end"/>
      </w:r>
    </w:p>
    <w:sectPr w:rsidR="00F13CE0" w:rsidRPr="00A6475A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rdia New">
    <w:panose1 w:val="020B0304020202020204"/>
    <w:charset w:val="00"/>
    <w:family w:val="swiss"/>
    <w:pitch w:val="variable"/>
    <w:sig w:usb0="0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0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1256E2"/>
    <w:multiLevelType w:val="hybridMultilevel"/>
    <w:tmpl w:val="F9C485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CF6742"/>
    <w:multiLevelType w:val="hybridMultilevel"/>
    <w:tmpl w:val="1EAAA5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4CA38CB"/>
    <w:multiLevelType w:val="hybridMultilevel"/>
    <w:tmpl w:val="210A08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A7E791D"/>
    <w:multiLevelType w:val="hybridMultilevel"/>
    <w:tmpl w:val="4A54F1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B8A22BD"/>
    <w:multiLevelType w:val="hybridMultilevel"/>
    <w:tmpl w:val="E0EC41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07D04DB"/>
    <w:multiLevelType w:val="hybridMultilevel"/>
    <w:tmpl w:val="CA220F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6303AF0"/>
    <w:multiLevelType w:val="hybridMultilevel"/>
    <w:tmpl w:val="B468A06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29B424D3"/>
    <w:multiLevelType w:val="hybridMultilevel"/>
    <w:tmpl w:val="FAD2FB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3A44BE2"/>
    <w:multiLevelType w:val="hybridMultilevel"/>
    <w:tmpl w:val="A970B6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81473E9"/>
    <w:multiLevelType w:val="hybridMultilevel"/>
    <w:tmpl w:val="F7C853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BAE15E9"/>
    <w:multiLevelType w:val="hybridMultilevel"/>
    <w:tmpl w:val="97588D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C355E56"/>
    <w:multiLevelType w:val="hybridMultilevel"/>
    <w:tmpl w:val="26A870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F6057D9"/>
    <w:multiLevelType w:val="hybridMultilevel"/>
    <w:tmpl w:val="B3A445F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56BC274A"/>
    <w:multiLevelType w:val="hybridMultilevel"/>
    <w:tmpl w:val="F7E848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9316541"/>
    <w:multiLevelType w:val="hybridMultilevel"/>
    <w:tmpl w:val="94BC87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7EE5EA1"/>
    <w:multiLevelType w:val="hybridMultilevel"/>
    <w:tmpl w:val="35A0A5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32D5F71"/>
    <w:multiLevelType w:val="hybridMultilevel"/>
    <w:tmpl w:val="8292851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76544144"/>
    <w:multiLevelType w:val="hybridMultilevel"/>
    <w:tmpl w:val="16143F0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7BC639CE"/>
    <w:multiLevelType w:val="hybridMultilevel"/>
    <w:tmpl w:val="865270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2"/>
  </w:num>
  <w:num w:numId="3">
    <w:abstractNumId w:val="6"/>
  </w:num>
  <w:num w:numId="4">
    <w:abstractNumId w:val="7"/>
  </w:num>
  <w:num w:numId="5">
    <w:abstractNumId w:val="11"/>
  </w:num>
  <w:num w:numId="6">
    <w:abstractNumId w:val="0"/>
  </w:num>
  <w:num w:numId="7">
    <w:abstractNumId w:val="16"/>
  </w:num>
  <w:num w:numId="8">
    <w:abstractNumId w:val="15"/>
  </w:num>
  <w:num w:numId="9">
    <w:abstractNumId w:val="17"/>
  </w:num>
  <w:num w:numId="10">
    <w:abstractNumId w:val="4"/>
  </w:num>
  <w:num w:numId="11">
    <w:abstractNumId w:val="10"/>
  </w:num>
  <w:num w:numId="12">
    <w:abstractNumId w:val="8"/>
  </w:num>
  <w:num w:numId="13">
    <w:abstractNumId w:val="13"/>
  </w:num>
  <w:num w:numId="14">
    <w:abstractNumId w:val="9"/>
  </w:num>
  <w:num w:numId="15">
    <w:abstractNumId w:val="3"/>
  </w:num>
  <w:num w:numId="16">
    <w:abstractNumId w:val="18"/>
  </w:num>
  <w:num w:numId="17">
    <w:abstractNumId w:val="2"/>
  </w:num>
  <w:num w:numId="18">
    <w:abstractNumId w:val="5"/>
  </w:num>
  <w:num w:numId="19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อาหารเป็นยา.enl&lt;/item&gt;&lt;/Libraries&gt;&lt;/ENLibraries&gt;"/>
  </w:docVars>
  <w:rsids>
    <w:rsidRoot w:val="009D4936"/>
    <w:rsid w:val="00017BCF"/>
    <w:rsid w:val="000326D4"/>
    <w:rsid w:val="00125C3E"/>
    <w:rsid w:val="0023219B"/>
    <w:rsid w:val="00564D0C"/>
    <w:rsid w:val="005B255F"/>
    <w:rsid w:val="005B5A41"/>
    <w:rsid w:val="005C0C88"/>
    <w:rsid w:val="006241E6"/>
    <w:rsid w:val="00730DF7"/>
    <w:rsid w:val="007547FD"/>
    <w:rsid w:val="008326D8"/>
    <w:rsid w:val="00861868"/>
    <w:rsid w:val="00997CA3"/>
    <w:rsid w:val="009D4936"/>
    <w:rsid w:val="00A2381F"/>
    <w:rsid w:val="00A6475A"/>
    <w:rsid w:val="00B23EFF"/>
    <w:rsid w:val="00B5237C"/>
    <w:rsid w:val="00CE39AC"/>
    <w:rsid w:val="00D35238"/>
    <w:rsid w:val="00D50CA6"/>
    <w:rsid w:val="00F13C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9D4936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9D493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ชุดรูปแบบของ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3</TotalTime>
  <Pages>12</Pages>
  <Words>1054</Words>
  <Characters>6013</Characters>
  <Application>Microsoft Office Word</Application>
  <DocSecurity>0</DocSecurity>
  <Lines>50</Lines>
  <Paragraphs>14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70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thianPing</dc:creator>
  <cp:keywords/>
  <dc:description/>
  <cp:lastModifiedBy>SathianPing</cp:lastModifiedBy>
  <cp:revision>14</cp:revision>
  <dcterms:created xsi:type="dcterms:W3CDTF">2013-09-28T07:00:00Z</dcterms:created>
  <dcterms:modified xsi:type="dcterms:W3CDTF">2013-09-28T10:33:00Z</dcterms:modified>
</cp:coreProperties>
</file>